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B87B08" w14:textId="6C52AAD2" w:rsidR="00EA0E88" w:rsidRPr="00201D7D" w:rsidRDefault="00FD0D17">
      <w:pPr>
        <w:rPr>
          <w:rFonts w:ascii="Times New Roman" w:hAnsi="Times New Roman" w:cs="Times New Roman"/>
          <w:b/>
          <w:bCs/>
          <w:sz w:val="32"/>
          <w:szCs w:val="32"/>
          <w:lang w:val="en-US"/>
        </w:rPr>
      </w:pPr>
      <w:r w:rsidRPr="00201D7D">
        <w:rPr>
          <w:rFonts w:ascii="Times New Roman" w:hAnsi="Times New Roman" w:cs="Times New Roman"/>
          <w:b/>
          <w:bCs/>
          <w:sz w:val="32"/>
          <w:szCs w:val="32"/>
          <w:lang w:val="en-US"/>
        </w:rPr>
        <w:t>Appendix B</w:t>
      </w:r>
    </w:p>
    <w:p w14:paraId="6876D7DF" w14:textId="6B48512D" w:rsidR="002B7775" w:rsidRDefault="00646AA4" w:rsidP="00201D7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described in the manuscript, t</w:t>
      </w:r>
      <w:r w:rsidR="00982508">
        <w:rPr>
          <w:rFonts w:ascii="Times New Roman" w:hAnsi="Times New Roman" w:cs="Times New Roman"/>
          <w:sz w:val="24"/>
          <w:szCs w:val="24"/>
          <w:lang w:val="en-US"/>
        </w:rPr>
        <w:t>he identification of the challenges</w:t>
      </w:r>
      <w:r>
        <w:rPr>
          <w:rFonts w:ascii="Times New Roman" w:hAnsi="Times New Roman" w:cs="Times New Roman"/>
          <w:sz w:val="24"/>
          <w:szCs w:val="24"/>
          <w:lang w:val="en-US"/>
        </w:rPr>
        <w:t xml:space="preserve"> hindering the adoption of Machine Learning (ML) for Predictive Maintenance (PdM)</w:t>
      </w:r>
      <w:r w:rsidR="00982508">
        <w:rPr>
          <w:rFonts w:ascii="Times New Roman" w:hAnsi="Times New Roman" w:cs="Times New Roman"/>
          <w:sz w:val="24"/>
          <w:szCs w:val="24"/>
          <w:lang w:val="en-US"/>
        </w:rPr>
        <w:t xml:space="preserve"> was done through a Systematic Literature Review (SLR) and a Delphi Study.</w:t>
      </w:r>
      <w:r w:rsidR="00F32A5A">
        <w:rPr>
          <w:rFonts w:ascii="Times New Roman" w:hAnsi="Times New Roman" w:cs="Times New Roman"/>
          <w:sz w:val="24"/>
          <w:szCs w:val="24"/>
          <w:lang w:val="en-US"/>
        </w:rPr>
        <w:t xml:space="preserve"> This appendix</w:t>
      </w:r>
      <w:r w:rsidR="002B7775">
        <w:rPr>
          <w:rFonts w:ascii="Times New Roman" w:hAnsi="Times New Roman" w:cs="Times New Roman"/>
          <w:sz w:val="24"/>
          <w:szCs w:val="24"/>
          <w:lang w:val="en-US"/>
        </w:rPr>
        <w:t xml:space="preserve"> </w:t>
      </w:r>
      <w:r w:rsidR="00647958">
        <w:rPr>
          <w:rFonts w:ascii="Times New Roman" w:hAnsi="Times New Roman" w:cs="Times New Roman"/>
          <w:sz w:val="24"/>
          <w:szCs w:val="24"/>
          <w:lang w:val="en-US"/>
        </w:rPr>
        <w:t>describes</w:t>
      </w:r>
      <w:r>
        <w:rPr>
          <w:rFonts w:ascii="Times New Roman" w:hAnsi="Times New Roman" w:cs="Times New Roman"/>
          <w:sz w:val="24"/>
          <w:szCs w:val="24"/>
          <w:lang w:val="en-US"/>
        </w:rPr>
        <w:t xml:space="preserve"> in detail</w:t>
      </w:r>
      <w:r w:rsidR="00982508">
        <w:rPr>
          <w:rFonts w:ascii="Times New Roman" w:hAnsi="Times New Roman" w:cs="Times New Roman"/>
          <w:sz w:val="24"/>
          <w:szCs w:val="24"/>
          <w:lang w:val="en-US"/>
        </w:rPr>
        <w:t xml:space="preserve"> the conducted SLR</w:t>
      </w:r>
      <w:r>
        <w:rPr>
          <w:rFonts w:ascii="Times New Roman" w:hAnsi="Times New Roman" w:cs="Times New Roman"/>
          <w:sz w:val="24"/>
          <w:szCs w:val="24"/>
          <w:lang w:val="en-US"/>
        </w:rPr>
        <w:t xml:space="preserve"> (the key concepts can be found also in the manuscript)</w:t>
      </w:r>
      <w:r w:rsidR="00647958">
        <w:rPr>
          <w:rFonts w:ascii="Times New Roman" w:hAnsi="Times New Roman" w:cs="Times New Roman"/>
          <w:sz w:val="24"/>
          <w:szCs w:val="24"/>
          <w:lang w:val="en-US"/>
        </w:rPr>
        <w:t>.</w:t>
      </w:r>
    </w:p>
    <w:p w14:paraId="540BB952" w14:textId="77777777" w:rsidR="00646AA4" w:rsidRPr="003C0F36" w:rsidRDefault="00646AA4" w:rsidP="00646AA4">
      <w:p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 xml:space="preserve">Following the literature </w:t>
      </w:r>
      <w:r w:rsidRPr="007261D8">
        <w:rPr>
          <w:rFonts w:ascii="Times New Roman" w:hAnsi="Times New Roman" w:cs="Times New Roman"/>
          <w:sz w:val="24"/>
          <w:szCs w:val="24"/>
        </w:rPr>
        <w:fldChar w:fldCharType="begin"/>
      </w:r>
      <w:r w:rsidRPr="003C0F36">
        <w:rPr>
          <w:rFonts w:ascii="Times New Roman" w:hAnsi="Times New Roman" w:cs="Times New Roman"/>
          <w:sz w:val="24"/>
          <w:szCs w:val="24"/>
          <w:lang w:val="en-US"/>
        </w:rPr>
        <w:instrText xml:space="preserve"> ADDIN ZOTERO_ITEM CSL_CITATION {"citationID":"oMAmdrw3","properties":{"formattedCitation":"(Peron et al., 2024; Saihi et al., 2022)","plainCitation":"(Peron et al., 2024; Saihi et al., 2022)","noteIndex":0},"citationItems":[{"id":2734,"uris":["http://zotero.org/users/13435904/items/P8RLME85"],"itemData":{"id":2734,"type":"article-journal","container-title":"International Journal of Operations &amp; Production Management","note":"publisher: Emerald Publishing Limited","source":"Google Scholar","title":"Additive manufacturing in the medical sector: from an empirical investigation of challenges and opportunities toward the design of an ecosystem model","title-short":"Additive manufacturing in the medical sector","URL":"https://www.emerald.com/insight/content/doi/10.1108/IJOPM-12-2023-0948/full/html","author":[{"family":"Peron","given":"Mirco"},{"family":"Saporiti","given":"Nicolò"},{"family":"Shoeibi","given":"Majid"},{"family":"Holmström","given":"Jan"},{"family":"Salmi","given":"Mika"}],"accessed":{"date-parts":[["2024",7,15]]},"issued":{"date-parts":[["2024"]]}}},{"id":750,"uris":["http://zotero.org/users/13435904/items/ZH73HK38"],"itemData":{"id":750,"type":"article-journal","container-title":"International Journal of Production Economics","note":"publisher: Elsevier","page":"108701","source":"Google Scholar","title":"Underpinning success factors of maintenance digital transformation: A hybrid reactive Delphi approach","title-short":"Underpinning success factors of maintenance digital transformation","author":[{"family":"Saihi","given":"Afef"},{"family":"Ben-Daya","given":"Mohamed"},{"family":"As' ad","given":"Rami"}],"issued":{"date-parts":[["2022"]]}}}],"schema":"https://github.com/citation-style-language/schema/raw/master/csl-citation.json"} </w:instrText>
      </w:r>
      <w:r w:rsidRPr="007261D8">
        <w:rPr>
          <w:rFonts w:ascii="Times New Roman" w:hAnsi="Times New Roman" w:cs="Times New Roman"/>
          <w:sz w:val="24"/>
          <w:szCs w:val="24"/>
        </w:rPr>
        <w:fldChar w:fldCharType="separate"/>
      </w:r>
      <w:r w:rsidRPr="003C0F36">
        <w:rPr>
          <w:rFonts w:ascii="Times New Roman" w:hAnsi="Times New Roman" w:cs="Times New Roman"/>
          <w:sz w:val="24"/>
          <w:lang w:val="en-US"/>
        </w:rPr>
        <w:t>(Peron et al., 2024; Saihi et al., 2022)</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 xml:space="preserve">, the SLR was considered as a valid approach to identify potential challenges associated with the adoption of ML for PdM reported by scholars. Indeed, the SLR assures replicability, validity, and reliability of the results </w:t>
      </w:r>
      <w:r w:rsidRPr="007261D8">
        <w:rPr>
          <w:rFonts w:ascii="Times New Roman" w:hAnsi="Times New Roman" w:cs="Times New Roman"/>
          <w:sz w:val="24"/>
          <w:szCs w:val="24"/>
        </w:rPr>
        <w:fldChar w:fldCharType="begin"/>
      </w:r>
      <w:r w:rsidRPr="003C0F36">
        <w:rPr>
          <w:rFonts w:ascii="Times New Roman" w:hAnsi="Times New Roman" w:cs="Times New Roman"/>
          <w:sz w:val="24"/>
          <w:szCs w:val="24"/>
          <w:lang w:val="en-US"/>
        </w:rPr>
        <w:instrText xml:space="preserve"> ADDIN ZOTERO_ITEM CSL_CITATION {"citationID":"enxpbuZR","properties":{"formattedCitation":"(Sudusinghe and Seuring, 2022)","plainCitation":"(Sudusinghe and Seuring, 2022)","noteIndex":0},"citationItems":[{"id":2724,"uris":["http://zotero.org/users/13435904/items/NYI36FUS"],"itemData":{"id":2724,"type":"article-journal","container-title":"International Journal of Production Economics","note":"publisher: Elsevier","page":"108402","source":"Google Scholar","title":"Supply chain collaboration and sustainability performance in circular economy: A systematic literature review","title-short":"Supply chain collaboration and sustainability performance in circular economy","volume":"245","author":[{"family":"Sudusinghe","given":"Jayani Ishara"},{"family":"Seuring","given":"Stefan"}],"issued":{"date-parts":[["2022"]]}}}],"schema":"https://github.com/citation-style-language/schema/raw/master/csl-citation.json"} </w:instrText>
      </w:r>
      <w:r w:rsidRPr="007261D8">
        <w:rPr>
          <w:rFonts w:ascii="Times New Roman" w:hAnsi="Times New Roman" w:cs="Times New Roman"/>
          <w:sz w:val="24"/>
          <w:szCs w:val="24"/>
        </w:rPr>
        <w:fldChar w:fldCharType="separate"/>
      </w:r>
      <w:r w:rsidRPr="003C0F36">
        <w:rPr>
          <w:rFonts w:ascii="Times New Roman" w:hAnsi="Times New Roman" w:cs="Times New Roman"/>
          <w:sz w:val="24"/>
          <w:lang w:val="en-US"/>
        </w:rPr>
        <w:t>(Sudusinghe and Seuring, 2022)</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 xml:space="preserve">. Specifically, in this work the three-steps approach proposed by </w:t>
      </w:r>
      <w:r w:rsidRPr="007261D8">
        <w:rPr>
          <w:rFonts w:ascii="Times New Roman" w:hAnsi="Times New Roman" w:cs="Times New Roman"/>
          <w:sz w:val="24"/>
          <w:szCs w:val="24"/>
        </w:rPr>
        <w:fldChar w:fldCharType="begin"/>
      </w:r>
      <w:r w:rsidRPr="003C0F36">
        <w:rPr>
          <w:rFonts w:ascii="Times New Roman" w:hAnsi="Times New Roman" w:cs="Times New Roman"/>
          <w:sz w:val="24"/>
          <w:szCs w:val="24"/>
          <w:lang w:val="en-US"/>
        </w:rPr>
        <w:instrText xml:space="preserve"> ADDIN ZOTERO_ITEM CSL_CITATION {"citationID":"kNgmSHjc","properties":{"formattedCitation":"(Tranfield et al., 2003)","plainCitation":"(Tranfield et al., 2003)","dontUpdate":true,"noteIndex":0},"citationItems":[{"id":2403,"uris":["http://zotero.org/users/13435904/items/T6IVJ35D"],"itemData":{"id":2403,"type":"article-journal","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container-title":"British Journal of Management","DOI":"10.1111/1467-8551.00375","ISSN":"1045-3172, 1467-8551","issue":"3","journalAbbreviation":"British J of Management","language":"en","license":"http://onlinelibrary.wiley.com/termsAndConditions#vor","page":"207-222","source":"DOI.org (Crossref)","title":"Towards a Methodology for Developing Evidence‐Informed Management Knowledge by Means of Systematic Review","volume":"14","author":[{"family":"Tranfield","given":"David"},{"family":"Denyer","given":"David"},{"family":"Smart","given":"Palminder"}],"issued":{"date-parts":[["2003",9]]}}}],"schema":"https://github.com/citation-style-language/schema/raw/master/csl-citation.json"} </w:instrText>
      </w:r>
      <w:r w:rsidRPr="007261D8">
        <w:rPr>
          <w:rFonts w:ascii="Times New Roman" w:hAnsi="Times New Roman" w:cs="Times New Roman"/>
          <w:sz w:val="24"/>
          <w:szCs w:val="24"/>
        </w:rPr>
        <w:fldChar w:fldCharType="separate"/>
      </w:r>
      <w:r w:rsidRPr="003C0F36">
        <w:rPr>
          <w:rFonts w:ascii="Times New Roman" w:hAnsi="Times New Roman" w:cs="Times New Roman"/>
          <w:sz w:val="24"/>
          <w:lang w:val="en-US"/>
        </w:rPr>
        <w:t>Tranfield et al. (2003)</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 xml:space="preserve"> was chosen as SLR methodology.</w:t>
      </w:r>
    </w:p>
    <w:p w14:paraId="60D16FB4" w14:textId="77777777" w:rsidR="00646AA4" w:rsidRPr="003C0F36" w:rsidRDefault="00646AA4" w:rsidP="00646AA4">
      <w:pPr>
        <w:spacing w:line="360" w:lineRule="auto"/>
        <w:jc w:val="both"/>
        <w:rPr>
          <w:rFonts w:ascii="Times New Roman" w:hAnsi="Times New Roman" w:cs="Times New Roman"/>
          <w:i/>
          <w:iCs/>
          <w:sz w:val="24"/>
          <w:szCs w:val="24"/>
          <w:lang w:val="en-US"/>
        </w:rPr>
      </w:pPr>
      <w:r w:rsidRPr="003C0F36">
        <w:rPr>
          <w:rFonts w:ascii="Times New Roman" w:hAnsi="Times New Roman" w:cs="Times New Roman"/>
          <w:i/>
          <w:iCs/>
          <w:sz w:val="24"/>
          <w:szCs w:val="24"/>
          <w:lang w:val="en-US"/>
        </w:rPr>
        <w:t>Step 1 - Planning the review</w:t>
      </w:r>
    </w:p>
    <w:p w14:paraId="5DB74254" w14:textId="3A57BDB8" w:rsidR="00646AA4" w:rsidRPr="003C0F36" w:rsidRDefault="00646AA4" w:rsidP="00646AA4">
      <w:p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 xml:space="preserve">During the first step of the SLR, the need and the protocol of the SLR were determined. While the need for this study was described above, the protocol adopted in this study is the PRISMA protocol developed by </w:t>
      </w:r>
      <w:r w:rsidRPr="007261D8">
        <w:rPr>
          <w:rFonts w:ascii="Times New Roman" w:hAnsi="Times New Roman" w:cs="Times New Roman"/>
          <w:sz w:val="24"/>
          <w:szCs w:val="24"/>
        </w:rPr>
        <w:fldChar w:fldCharType="begin"/>
      </w:r>
      <w:r w:rsidRPr="003C0F36">
        <w:rPr>
          <w:rFonts w:ascii="Times New Roman" w:hAnsi="Times New Roman" w:cs="Times New Roman"/>
          <w:sz w:val="24"/>
          <w:szCs w:val="24"/>
          <w:lang w:val="en-US"/>
        </w:rPr>
        <w:instrText xml:space="preserve"> ADDIN ZOTERO_ITEM CSL_CITATION {"citationID":"8ZvyYhQf","properties":{"formattedCitation":"(Moher et al., 2010)","plainCitation":"(Moher et al., 2010)","dontUpdate":true,"noteIndex":0},"citationItems":[{"id":2404,"uris":["http://zotero.org/users/13435904/items/LUX468GI"],"itemData":{"id":2404,"type":"article-journal","container-title":"International journal of surgery","issue":"5","note":"publisher: Elsevier","page":"336–341","source":"Google Scholar","title":"Preferred reporting items for systematic reviews and meta-analyses: the PRISMA statement","title-short":"Preferred reporting items for systematic reviews and meta-analyses","volume":"8","author":[{"family":"Moher","given":"David"},{"family":"Liberati","given":"Alessandro"},{"family":"Tetzlaff","given":"Jennifer"},{"family":"Altman","given":"Douglas G."},{"family":"Group","given":"Prisma"}],"issued":{"date-parts":[["2010"]]}}}],"schema":"https://github.com/citation-style-language/schema/raw/master/csl-citation.json"} </w:instrText>
      </w:r>
      <w:r w:rsidRPr="007261D8">
        <w:rPr>
          <w:rFonts w:ascii="Times New Roman" w:hAnsi="Times New Roman" w:cs="Times New Roman"/>
          <w:sz w:val="24"/>
          <w:szCs w:val="24"/>
        </w:rPr>
        <w:fldChar w:fldCharType="separate"/>
      </w:r>
      <w:r w:rsidRPr="003C0F36">
        <w:rPr>
          <w:rFonts w:ascii="Times New Roman" w:hAnsi="Times New Roman" w:cs="Times New Roman"/>
          <w:sz w:val="24"/>
          <w:lang w:val="en-US"/>
        </w:rPr>
        <w:t>Moher et al. (2010)</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 xml:space="preserve"> and adopted in many other SLRs </w:t>
      </w:r>
      <w:r w:rsidRPr="007261D8">
        <w:rPr>
          <w:rFonts w:ascii="Times New Roman" w:hAnsi="Times New Roman" w:cs="Times New Roman"/>
          <w:sz w:val="24"/>
          <w:szCs w:val="24"/>
        </w:rPr>
        <w:fldChar w:fldCharType="begin"/>
      </w:r>
      <w:r w:rsidR="00AB3DD5">
        <w:rPr>
          <w:rFonts w:ascii="Times New Roman" w:hAnsi="Times New Roman" w:cs="Times New Roman"/>
          <w:sz w:val="24"/>
          <w:szCs w:val="24"/>
          <w:lang w:val="en-US"/>
        </w:rPr>
        <w:instrText xml:space="preserve"> ADDIN ZOTERO_ITEM CSL_CITATION {"citationID":"s5dnkPf7","properties":{"formattedCitation":"(Ahi and Searcy, 2015; Amrutha and Geetha, 2020; Loureiro et al., 2021; Mancusi et al., 2024; Peron et al., 2022)","plainCitation":"(Ahi and Searcy, 2015; Amrutha and Geetha, 2020; Loureiro et al., 2021; Mancusi et al., 2024; Peron et al., 2022)","noteIndex":0},"citationItems":[{"id":2732,"uris":["http://zotero.org/users/13435904/items/KL8ZH5FM"],"itemData":{"id":2732,"type":"article-journal","container-title":"Measuring Business Excellence","issue":"1","note":"publisher: Emerald Group Publishing Limited","page":"33–45","source":"Google Scholar","title":"Measuring social issues in sustainable supply chains","volume":"19","author":[{"family":"Ahi","given":"Payman"},{"family":"Searcy","given":"Cory"}],"issued":{"date-parts":[["2015"]]}}},{"id":2726,"uris":["http://zotero.org/users/13435904/items/6Y74I7GD"],"itemData":{"id":2726,"type":"article-journal","container-title":"Journal of Cleaner production","note":"publisher: Elsevier","page":"119131","source":"Google Scholar","title":"A systematic review on green human resource management: Implications for social sustainability","title-short":"A systematic review on green human resource management","volume":"247","author":[{"family":"Amrutha","given":"V. N."},{"family":"Geetha","given":"S. N."}],"issued":{"date-parts":[["2020"]]}}},{"id":2728,"uris":["http://zotero.org/users/13435904/items/U5YR5R6U"],"itemData":{"id":2728,"type":"article-journal","container-title":"Journal of business research","note":"publisher: Elsevier","page":"911–926","source":"Google Scholar","title":"Artificial intelligence in business: State of the art and future research agenda","title-short":"Artificial intelligence in business","volume":"129","author":[{"family":"Loureiro","given":"Sandra Maria Correia"},{"family":"Guerreiro","given":"João"},{"family":"Tussyadiah","given":"Iis"}],"issued":{"date-parts":[["2021"]]}}},{"id":3354,"uris":["http://zotero.org/users/13435904/items/67NB2L6I"],"itemData":{"id":3354,"type":"chapter","container-title":"Advances in Remanufacturing","event-place":"Cham","ISBN":"978-3-031-52648-0","language":"en","note":"collection-title: Lecture Notes in Mechanical Engineering\nDOI: 10.1007/978-3-031-52649-7_30","page":"377-387","publisher":"Springer Nature Switzerland","publisher-place":"Cham","source":"DOI.org (Crossref)","title":"The Remanu-Leasing Model Towards a Convenient and Sustainable Product Circularity","URL":"https://link.springer.com/10.1007/978-3-031-52649-7_30","editor":[{"family":"Fera","given":"Marcello"},{"family":"Caterino","given":"Mario"},{"family":"Macchiaroli","given":"Roberto"},{"family":"Pham","given":"Duc Truong"}],"author":[{"family":"Mancusi","given":"Francesco"},{"family":"Fruggiero","given":"Fabio"},{"family":"Pham","given":"Duc Truong"}],"accessed":{"date-parts":[["2024",10,14]]},"issued":{"date-parts":[["2024"]]}}},{"id":2730,"uris":["http://zotero.org/users/13435904/items/PWVAEM4T"],"itemData":{"id":2730,"type":"article-journal","container-title":"Safety science","note":"publisher: Elsevier","page":"105598","source":"Google Scholar","title":"A decision support system for designing win–win interventions impacting occupational safety and operational performance in ageing workforce contexts","volume":"147","author":[{"family":"Peron","given":"Mirco"},{"family":"Arena","given":"Simone"},{"family":"Micheli","given":"Guido Jacopo Luca"},{"family":"Sgarbossa","given":"Fabio"}],"issued":{"date-parts":[["2022"]]}}}],"schema":"https://github.com/citation-style-language/schema/raw/master/csl-citation.json"} </w:instrText>
      </w:r>
      <w:r w:rsidRPr="007261D8">
        <w:rPr>
          <w:rFonts w:ascii="Times New Roman" w:hAnsi="Times New Roman" w:cs="Times New Roman"/>
          <w:sz w:val="24"/>
          <w:szCs w:val="24"/>
        </w:rPr>
        <w:fldChar w:fldCharType="separate"/>
      </w:r>
      <w:r w:rsidR="00AB3DD5" w:rsidRPr="00AB3DD5">
        <w:rPr>
          <w:rFonts w:ascii="Times New Roman" w:hAnsi="Times New Roman" w:cs="Times New Roman"/>
          <w:sz w:val="24"/>
          <w:lang w:val="en-US"/>
        </w:rPr>
        <w:t>(Ahi and Searcy, 2015; Amrutha and Geetha, 2020; Loureiro et al., 2021; Mancusi et al., 2024; Peron et al., 2022)</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w:t>
      </w:r>
    </w:p>
    <w:p w14:paraId="5A78669B" w14:textId="77777777" w:rsidR="00646AA4" w:rsidRPr="003C0F36" w:rsidRDefault="00646AA4" w:rsidP="00646AA4">
      <w:pPr>
        <w:spacing w:line="360" w:lineRule="auto"/>
        <w:jc w:val="both"/>
        <w:rPr>
          <w:rFonts w:ascii="Times New Roman" w:hAnsi="Times New Roman" w:cs="Times New Roman"/>
          <w:i/>
          <w:iCs/>
          <w:sz w:val="24"/>
          <w:szCs w:val="24"/>
          <w:lang w:val="en-US"/>
        </w:rPr>
      </w:pPr>
      <w:r w:rsidRPr="003C0F36">
        <w:rPr>
          <w:rFonts w:ascii="Times New Roman" w:hAnsi="Times New Roman" w:cs="Times New Roman"/>
          <w:i/>
          <w:iCs/>
          <w:sz w:val="24"/>
          <w:szCs w:val="24"/>
          <w:lang w:val="en-US"/>
        </w:rPr>
        <w:t>Step 2 - Conducting the review</w:t>
      </w:r>
    </w:p>
    <w:p w14:paraId="58053D32" w14:textId="505F2D33" w:rsidR="00646AA4" w:rsidRPr="003C0F36" w:rsidRDefault="00646AA4" w:rsidP="00646AA4">
      <w:p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 xml:space="preserve">The second step of the SLR was performed following the PRISMA protocol and using Scopus as database due to its wide coverage of relevant journals </w:t>
      </w:r>
      <w:r w:rsidRPr="007261D8">
        <w:rPr>
          <w:rFonts w:ascii="Times New Roman" w:hAnsi="Times New Roman" w:cs="Times New Roman"/>
          <w:sz w:val="24"/>
          <w:szCs w:val="24"/>
        </w:rPr>
        <w:fldChar w:fldCharType="begin"/>
      </w:r>
      <w:r w:rsidRPr="003C0F36">
        <w:rPr>
          <w:rFonts w:ascii="Times New Roman" w:hAnsi="Times New Roman" w:cs="Times New Roman"/>
          <w:sz w:val="24"/>
          <w:szCs w:val="24"/>
          <w:lang w:val="en-US"/>
        </w:rPr>
        <w:instrText xml:space="preserve"> ADDIN ZOTERO_ITEM CSL_CITATION {"citationID":"XoY1ED2x","properties":{"formattedCitation":"(Ahi and Searcy, 2015)","plainCitation":"(Ahi and Searcy, 2015)","noteIndex":0},"citationItems":[{"id":2732,"uris":["http://zotero.org/users/13435904/items/KL8ZH5FM"],"itemData":{"id":2732,"type":"article-journal","container-title":"Measuring Business Excellence","issue":"1","note":"publisher: Emerald Group Publishing Limited","page":"33–45","source":"Google Scholar","title":"Measuring social issues in sustainable supply chains","volume":"19","author":[{"family":"Ahi","given":"Payman"},{"family":"Searcy","given":"Cory"}],"issued":{"date-parts":[["2015"]]}}}],"schema":"https://github.com/citation-style-language/schema/raw/master/csl-citation.json"} </w:instrText>
      </w:r>
      <w:r w:rsidRPr="007261D8">
        <w:rPr>
          <w:rFonts w:ascii="Times New Roman" w:hAnsi="Times New Roman" w:cs="Times New Roman"/>
          <w:sz w:val="24"/>
          <w:szCs w:val="24"/>
        </w:rPr>
        <w:fldChar w:fldCharType="separate"/>
      </w:r>
      <w:r w:rsidRPr="003C0F36">
        <w:rPr>
          <w:rFonts w:ascii="Times New Roman" w:hAnsi="Times New Roman" w:cs="Times New Roman"/>
          <w:sz w:val="24"/>
          <w:lang w:val="en-US"/>
        </w:rPr>
        <w:t>(Ahi and Searcy, 2015)</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 xml:space="preserve">. The search adopted a two-groups keywords structure with the keywords adopted listed in Table B1. Group A contains keywords related to PdM and the related Condition-Based Maintenance (CBM). Notably, CBM is also included among the keywords since PdM can be considered as a sub-group of CBM policies, and they are sometimes used interchangeably </w:t>
      </w:r>
      <w:r w:rsidRPr="007261D8">
        <w:rPr>
          <w:rFonts w:ascii="Times New Roman" w:hAnsi="Times New Roman" w:cs="Times New Roman"/>
          <w:sz w:val="24"/>
          <w:szCs w:val="24"/>
        </w:rPr>
        <w:fldChar w:fldCharType="begin"/>
      </w:r>
      <w:r w:rsidRPr="003C0F36">
        <w:rPr>
          <w:rFonts w:ascii="Times New Roman" w:hAnsi="Times New Roman" w:cs="Times New Roman"/>
          <w:sz w:val="24"/>
          <w:szCs w:val="24"/>
          <w:lang w:val="en-US"/>
        </w:rPr>
        <w:instrText xml:space="preserve"> ADDIN ZOTERO_ITEM CSL_CITATION {"citationID":"yHnLNpRQ","properties":{"formattedCitation":"(Prajapati et al., 2012)","plainCitation":"(Prajapati et al., 2012)","noteIndex":0},"citationItems":[{"id":1987,"uris":["http://zotero.org/users/13435904/items/8FGYARBE"],"itemData":{"id":1987,"type":"article-journal","container-title":"Journal of Quality in Maintenance Engineering","issue":"4","note":"publisher: Emerald Group Publishing Limited","page":"384–400","source":"Google Scholar","title":"Condition based maintenance: a survey","title-short":"Condition based maintenance","volume":"18","author":[{"family":"Prajapati","given":"Ashok"},{"family":"Bechtel","given":"James"},{"family":"Ganesan","given":"Subramaniam"}],"issued":{"date-parts":[["2012"]]}}}],"schema":"https://github.com/citation-style-language/schema/raw/master/csl-citation.json"} </w:instrText>
      </w:r>
      <w:r w:rsidRPr="007261D8">
        <w:rPr>
          <w:rFonts w:ascii="Times New Roman" w:hAnsi="Times New Roman" w:cs="Times New Roman"/>
          <w:sz w:val="24"/>
          <w:szCs w:val="24"/>
        </w:rPr>
        <w:fldChar w:fldCharType="separate"/>
      </w:r>
      <w:r w:rsidRPr="003C0F36">
        <w:rPr>
          <w:rFonts w:ascii="Times New Roman" w:hAnsi="Times New Roman" w:cs="Times New Roman"/>
          <w:sz w:val="24"/>
          <w:lang w:val="en-US"/>
        </w:rPr>
        <w:t>(Prajapati et al., 2012)</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 Group B, then, is composed of keywords associated with ML and other relevant algorithms. Notably, in this work we refer to the generic concept of ML which includes different types of sub-categories, such as deep learning, transfer learning, etc.  The keywords of each group were combined through the logical operator “OR”, while the logical operator “AND” was used to link the two groups.</w:t>
      </w:r>
    </w:p>
    <w:p w14:paraId="6E55CF1F" w14:textId="6CF7D10B" w:rsidR="00646AA4" w:rsidRPr="003C0F36" w:rsidRDefault="00646AA4" w:rsidP="00646AA4">
      <w:pPr>
        <w:spacing w:line="360" w:lineRule="auto"/>
        <w:jc w:val="both"/>
        <w:rPr>
          <w:rFonts w:ascii="Times New Roman" w:hAnsi="Times New Roman" w:cs="Times New Roman"/>
          <w:sz w:val="24"/>
          <w:szCs w:val="24"/>
          <w:lang w:val="en-US"/>
        </w:rPr>
      </w:pPr>
    </w:p>
    <w:p w14:paraId="7A1B8BB4" w14:textId="0DCB6A36" w:rsidR="00646AA4" w:rsidRPr="003C0F36" w:rsidRDefault="00646AA4" w:rsidP="00646AA4">
      <w:pPr>
        <w:spacing w:line="360" w:lineRule="auto"/>
        <w:jc w:val="both"/>
        <w:rPr>
          <w:rFonts w:ascii="Times New Roman" w:hAnsi="Times New Roman" w:cs="Times New Roman"/>
          <w:sz w:val="24"/>
          <w:szCs w:val="24"/>
          <w:lang w:val="en-US"/>
        </w:rPr>
      </w:pPr>
    </w:p>
    <w:p w14:paraId="4FB649CC" w14:textId="77777777" w:rsidR="00646AA4" w:rsidRPr="003C0F36" w:rsidRDefault="00646AA4" w:rsidP="00646AA4">
      <w:pPr>
        <w:spacing w:line="360" w:lineRule="auto"/>
        <w:jc w:val="both"/>
        <w:rPr>
          <w:rFonts w:ascii="Times New Roman" w:hAnsi="Times New Roman" w:cs="Times New Roman"/>
          <w:sz w:val="24"/>
          <w:szCs w:val="24"/>
          <w:lang w:val="en-US"/>
        </w:rPr>
      </w:pPr>
    </w:p>
    <w:p w14:paraId="5C098ECA" w14:textId="1AB3DB7F" w:rsidR="00646AA4" w:rsidRPr="003C0F36" w:rsidRDefault="00646AA4" w:rsidP="00646AA4">
      <w:pPr>
        <w:pStyle w:val="Didascalia"/>
        <w:keepNext/>
        <w:jc w:val="center"/>
        <w:rPr>
          <w:rFonts w:ascii="Times New Roman" w:hAnsi="Times New Roman" w:cs="Times New Roman"/>
          <w:i w:val="0"/>
          <w:iCs w:val="0"/>
          <w:color w:val="auto"/>
          <w:sz w:val="20"/>
          <w:szCs w:val="20"/>
          <w:lang w:val="en-US"/>
        </w:rPr>
      </w:pPr>
      <w:r w:rsidRPr="003C0F36">
        <w:rPr>
          <w:rFonts w:ascii="Times New Roman" w:hAnsi="Times New Roman" w:cs="Times New Roman"/>
          <w:b/>
          <w:bCs/>
          <w:i w:val="0"/>
          <w:iCs w:val="0"/>
          <w:color w:val="auto"/>
          <w:sz w:val="20"/>
          <w:szCs w:val="20"/>
          <w:lang w:val="en-US"/>
        </w:rPr>
        <w:lastRenderedPageBreak/>
        <w:t>Table B1:</w:t>
      </w:r>
      <w:r w:rsidRPr="003C0F36">
        <w:rPr>
          <w:rFonts w:ascii="Times New Roman" w:hAnsi="Times New Roman" w:cs="Times New Roman"/>
          <w:i w:val="0"/>
          <w:iCs w:val="0"/>
          <w:color w:val="auto"/>
          <w:sz w:val="20"/>
          <w:szCs w:val="20"/>
          <w:lang w:val="en-US"/>
        </w:rPr>
        <w:t xml:space="preserve"> Keywords adopted for the SLR</w:t>
      </w:r>
    </w:p>
    <w:tbl>
      <w:tblPr>
        <w:tblStyle w:val="Grigliatabel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464"/>
        <w:gridCol w:w="2902"/>
      </w:tblGrid>
      <w:tr w:rsidR="00646AA4" w:rsidRPr="007261D8" w14:paraId="4DD22E01" w14:textId="77777777" w:rsidTr="002049DA">
        <w:trPr>
          <w:jc w:val="center"/>
        </w:trPr>
        <w:tc>
          <w:tcPr>
            <w:tcW w:w="3464" w:type="dxa"/>
            <w:tcBorders>
              <w:top w:val="single" w:sz="12" w:space="0" w:color="auto"/>
              <w:bottom w:val="single" w:sz="12" w:space="0" w:color="auto"/>
            </w:tcBorders>
          </w:tcPr>
          <w:p w14:paraId="75B7BD3C" w14:textId="77777777" w:rsidR="00646AA4" w:rsidRPr="007261D8" w:rsidRDefault="00646AA4" w:rsidP="002049DA">
            <w:pPr>
              <w:jc w:val="center"/>
              <w:rPr>
                <w:rFonts w:ascii="Times New Roman" w:hAnsi="Times New Roman" w:cs="Times New Roman"/>
                <w:b/>
                <w:bCs/>
                <w:sz w:val="24"/>
                <w:szCs w:val="24"/>
              </w:rPr>
            </w:pPr>
            <w:r w:rsidRPr="007261D8">
              <w:rPr>
                <w:rFonts w:ascii="Times New Roman" w:hAnsi="Times New Roman" w:cs="Times New Roman"/>
                <w:b/>
                <w:bCs/>
                <w:sz w:val="24"/>
                <w:szCs w:val="24"/>
              </w:rPr>
              <w:t>Group A</w:t>
            </w:r>
          </w:p>
        </w:tc>
        <w:tc>
          <w:tcPr>
            <w:tcW w:w="2902" w:type="dxa"/>
            <w:tcBorders>
              <w:top w:val="single" w:sz="12" w:space="0" w:color="auto"/>
              <w:bottom w:val="single" w:sz="12" w:space="0" w:color="auto"/>
            </w:tcBorders>
          </w:tcPr>
          <w:p w14:paraId="24E3AF8B" w14:textId="77777777" w:rsidR="00646AA4" w:rsidRPr="007261D8" w:rsidRDefault="00646AA4" w:rsidP="002049DA">
            <w:pPr>
              <w:jc w:val="center"/>
              <w:rPr>
                <w:rFonts w:ascii="Times New Roman" w:hAnsi="Times New Roman" w:cs="Times New Roman"/>
                <w:b/>
                <w:bCs/>
                <w:sz w:val="24"/>
                <w:szCs w:val="24"/>
              </w:rPr>
            </w:pPr>
            <w:r w:rsidRPr="007261D8">
              <w:rPr>
                <w:rFonts w:ascii="Times New Roman" w:hAnsi="Times New Roman" w:cs="Times New Roman"/>
                <w:b/>
                <w:bCs/>
                <w:sz w:val="24"/>
                <w:szCs w:val="24"/>
              </w:rPr>
              <w:t>Group B</w:t>
            </w:r>
          </w:p>
        </w:tc>
      </w:tr>
      <w:tr w:rsidR="00646AA4" w:rsidRPr="007261D8" w14:paraId="65541C79" w14:textId="77777777" w:rsidTr="002049DA">
        <w:trPr>
          <w:jc w:val="center"/>
        </w:trPr>
        <w:tc>
          <w:tcPr>
            <w:tcW w:w="3464" w:type="dxa"/>
            <w:tcBorders>
              <w:top w:val="single" w:sz="12" w:space="0" w:color="auto"/>
              <w:bottom w:val="single" w:sz="12" w:space="0" w:color="auto"/>
            </w:tcBorders>
          </w:tcPr>
          <w:p w14:paraId="133BB348" w14:textId="77777777" w:rsidR="00646AA4" w:rsidRPr="007261D8" w:rsidRDefault="00646AA4" w:rsidP="002049DA">
            <w:pPr>
              <w:jc w:val="center"/>
              <w:rPr>
                <w:rFonts w:ascii="Times New Roman" w:hAnsi="Times New Roman" w:cs="Times New Roman"/>
                <w:sz w:val="24"/>
                <w:szCs w:val="24"/>
              </w:rPr>
            </w:pPr>
            <w:r w:rsidRPr="007261D8">
              <w:rPr>
                <w:rFonts w:ascii="Times New Roman" w:hAnsi="Times New Roman" w:cs="Times New Roman"/>
                <w:sz w:val="24"/>
                <w:szCs w:val="24"/>
              </w:rPr>
              <w:t>“Predictive Maintenance”</w:t>
            </w:r>
          </w:p>
          <w:p w14:paraId="74599F9A" w14:textId="77777777" w:rsidR="00646AA4" w:rsidRPr="007261D8" w:rsidRDefault="00646AA4" w:rsidP="002049DA">
            <w:pPr>
              <w:jc w:val="center"/>
              <w:rPr>
                <w:rFonts w:ascii="Times New Roman" w:hAnsi="Times New Roman" w:cs="Times New Roman"/>
                <w:sz w:val="24"/>
                <w:szCs w:val="24"/>
              </w:rPr>
            </w:pPr>
            <w:r w:rsidRPr="007261D8">
              <w:rPr>
                <w:rFonts w:ascii="Times New Roman" w:hAnsi="Times New Roman" w:cs="Times New Roman"/>
                <w:sz w:val="24"/>
                <w:szCs w:val="24"/>
              </w:rPr>
              <w:t>“Condition-Based Maintenance”</w:t>
            </w:r>
          </w:p>
          <w:p w14:paraId="2D4CDDF8" w14:textId="77777777" w:rsidR="00646AA4" w:rsidRPr="007261D8" w:rsidRDefault="00646AA4" w:rsidP="002049DA">
            <w:pPr>
              <w:jc w:val="center"/>
              <w:rPr>
                <w:rFonts w:ascii="Times New Roman" w:hAnsi="Times New Roman" w:cs="Times New Roman"/>
                <w:sz w:val="24"/>
                <w:szCs w:val="24"/>
              </w:rPr>
            </w:pPr>
            <w:r w:rsidRPr="007261D8">
              <w:rPr>
                <w:rFonts w:ascii="Times New Roman" w:hAnsi="Times New Roman" w:cs="Times New Roman"/>
                <w:sz w:val="24"/>
                <w:szCs w:val="24"/>
              </w:rPr>
              <w:t>“Condition Based Maintenance”</w:t>
            </w:r>
          </w:p>
          <w:p w14:paraId="78EC32DB" w14:textId="77777777" w:rsidR="00646AA4" w:rsidRPr="007261D8" w:rsidRDefault="00646AA4" w:rsidP="002049DA">
            <w:pPr>
              <w:jc w:val="center"/>
              <w:rPr>
                <w:rFonts w:ascii="Times New Roman" w:hAnsi="Times New Roman" w:cs="Times New Roman"/>
                <w:sz w:val="24"/>
                <w:szCs w:val="24"/>
              </w:rPr>
            </w:pPr>
            <w:r w:rsidRPr="007261D8">
              <w:rPr>
                <w:rFonts w:ascii="Times New Roman" w:hAnsi="Times New Roman" w:cs="Times New Roman"/>
                <w:sz w:val="24"/>
                <w:szCs w:val="24"/>
              </w:rPr>
              <w:t>“Condition Monitor*”</w:t>
            </w:r>
          </w:p>
          <w:p w14:paraId="1867EB81" w14:textId="77777777" w:rsidR="00646AA4" w:rsidRPr="007261D8" w:rsidRDefault="00646AA4" w:rsidP="002049DA">
            <w:pPr>
              <w:jc w:val="center"/>
              <w:rPr>
                <w:rFonts w:ascii="Times New Roman" w:hAnsi="Times New Roman" w:cs="Times New Roman"/>
                <w:sz w:val="24"/>
                <w:szCs w:val="24"/>
              </w:rPr>
            </w:pPr>
            <w:r w:rsidRPr="007261D8">
              <w:rPr>
                <w:rFonts w:ascii="Times New Roman" w:hAnsi="Times New Roman" w:cs="Times New Roman"/>
                <w:sz w:val="24"/>
                <w:szCs w:val="24"/>
              </w:rPr>
              <w:t>“Prognostic Maintenance”</w:t>
            </w:r>
          </w:p>
          <w:p w14:paraId="65C275B9" w14:textId="77777777" w:rsidR="00646AA4" w:rsidRPr="007261D8" w:rsidRDefault="00646AA4" w:rsidP="002049DA">
            <w:pPr>
              <w:jc w:val="center"/>
              <w:rPr>
                <w:rFonts w:ascii="Times New Roman" w:hAnsi="Times New Roman" w:cs="Times New Roman"/>
                <w:sz w:val="24"/>
                <w:szCs w:val="24"/>
              </w:rPr>
            </w:pPr>
            <w:r w:rsidRPr="007261D8">
              <w:rPr>
                <w:rFonts w:ascii="Times New Roman" w:hAnsi="Times New Roman" w:cs="Times New Roman"/>
                <w:sz w:val="24"/>
                <w:szCs w:val="24"/>
              </w:rPr>
              <w:t>“Proactive Maintenance”</w:t>
            </w:r>
          </w:p>
        </w:tc>
        <w:tc>
          <w:tcPr>
            <w:tcW w:w="2902" w:type="dxa"/>
            <w:tcBorders>
              <w:top w:val="single" w:sz="12" w:space="0" w:color="auto"/>
              <w:bottom w:val="single" w:sz="12" w:space="0" w:color="auto"/>
            </w:tcBorders>
          </w:tcPr>
          <w:p w14:paraId="702B2D72" w14:textId="77777777" w:rsidR="00646AA4" w:rsidRPr="007261D8" w:rsidRDefault="00646AA4" w:rsidP="002049DA">
            <w:pPr>
              <w:jc w:val="center"/>
              <w:rPr>
                <w:rFonts w:ascii="Times New Roman" w:hAnsi="Times New Roman" w:cs="Times New Roman"/>
                <w:sz w:val="24"/>
                <w:szCs w:val="24"/>
              </w:rPr>
            </w:pPr>
            <w:r w:rsidRPr="007261D8">
              <w:rPr>
                <w:rFonts w:ascii="Times New Roman" w:hAnsi="Times New Roman" w:cs="Times New Roman"/>
                <w:sz w:val="24"/>
                <w:szCs w:val="24"/>
              </w:rPr>
              <w:t>“Machine Learning”</w:t>
            </w:r>
          </w:p>
          <w:p w14:paraId="437B5631" w14:textId="77777777" w:rsidR="00646AA4" w:rsidRPr="007261D8" w:rsidRDefault="00646AA4" w:rsidP="002049DA">
            <w:pPr>
              <w:jc w:val="center"/>
              <w:rPr>
                <w:rFonts w:ascii="Times New Roman" w:hAnsi="Times New Roman" w:cs="Times New Roman"/>
                <w:sz w:val="24"/>
                <w:szCs w:val="24"/>
              </w:rPr>
            </w:pPr>
            <w:r w:rsidRPr="007261D8">
              <w:rPr>
                <w:rFonts w:ascii="Times New Roman" w:hAnsi="Times New Roman" w:cs="Times New Roman"/>
                <w:sz w:val="24"/>
                <w:szCs w:val="24"/>
              </w:rPr>
              <w:t>“Deep Learning”</w:t>
            </w:r>
          </w:p>
          <w:p w14:paraId="6DA65F4E" w14:textId="77777777" w:rsidR="00646AA4" w:rsidRPr="007261D8" w:rsidRDefault="00646AA4" w:rsidP="002049DA">
            <w:pPr>
              <w:jc w:val="center"/>
              <w:rPr>
                <w:rFonts w:ascii="Times New Roman" w:hAnsi="Times New Roman" w:cs="Times New Roman"/>
                <w:sz w:val="24"/>
                <w:szCs w:val="24"/>
              </w:rPr>
            </w:pPr>
            <w:r w:rsidRPr="007261D8">
              <w:rPr>
                <w:rFonts w:ascii="Times New Roman" w:hAnsi="Times New Roman" w:cs="Times New Roman"/>
                <w:sz w:val="24"/>
                <w:szCs w:val="24"/>
              </w:rPr>
              <w:t>“Transfer Learning”</w:t>
            </w:r>
          </w:p>
          <w:p w14:paraId="22A31472" w14:textId="77777777" w:rsidR="00646AA4" w:rsidRPr="007261D8" w:rsidRDefault="00646AA4" w:rsidP="002049DA">
            <w:pPr>
              <w:jc w:val="center"/>
              <w:rPr>
                <w:rFonts w:ascii="Times New Roman" w:hAnsi="Times New Roman" w:cs="Times New Roman"/>
                <w:sz w:val="24"/>
                <w:szCs w:val="24"/>
              </w:rPr>
            </w:pPr>
            <w:r w:rsidRPr="007261D8">
              <w:rPr>
                <w:rFonts w:ascii="Times New Roman" w:hAnsi="Times New Roman" w:cs="Times New Roman"/>
                <w:sz w:val="24"/>
                <w:szCs w:val="24"/>
              </w:rPr>
              <w:t>“Reinforcement Learning”</w:t>
            </w:r>
          </w:p>
        </w:tc>
      </w:tr>
    </w:tbl>
    <w:p w14:paraId="66D53D99" w14:textId="77777777" w:rsidR="00646AA4" w:rsidRPr="007261D8" w:rsidRDefault="00646AA4" w:rsidP="00646AA4">
      <w:pPr>
        <w:spacing w:line="360" w:lineRule="auto"/>
        <w:jc w:val="both"/>
        <w:rPr>
          <w:rFonts w:ascii="Times New Roman" w:hAnsi="Times New Roman" w:cs="Times New Roman"/>
          <w:sz w:val="24"/>
          <w:szCs w:val="24"/>
        </w:rPr>
      </w:pPr>
    </w:p>
    <w:p w14:paraId="1DA90926" w14:textId="77777777" w:rsidR="00646AA4" w:rsidRPr="003C0F36" w:rsidRDefault="00646AA4" w:rsidP="00646AA4">
      <w:p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The research string so defined was searched within Title, Abstract, and Keywords of the documents. The search was limited to only documents written in English up to 2023, falling in the following areas: “Engineering”, “Decision Sciences”, “Business, Management, and Accounting”, and “Computer science”. This led to the identification of 4274 documents (January 2024). The following inclusion criteria were also considered:</w:t>
      </w:r>
    </w:p>
    <w:p w14:paraId="78D0C63A" w14:textId="77777777" w:rsidR="00646AA4" w:rsidRPr="003C0F36" w:rsidRDefault="00646AA4" w:rsidP="00646AA4">
      <w:pPr>
        <w:pStyle w:val="Paragrafoelenco"/>
        <w:numPr>
          <w:ilvl w:val="0"/>
          <w:numId w:val="1"/>
        </w:num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Type of document: only reviews. This is aligned with the objectives of the current SLR since it aims to solely identify from the literature a comprehensive list of challenges. Notably, as discussed in the introduction, many reviews focusing on the challenges associated with the adoption of ML for PdM exist, and hence we limited the analysis to these.</w:t>
      </w:r>
    </w:p>
    <w:p w14:paraId="7C518D96" w14:textId="77777777" w:rsidR="00646AA4" w:rsidRPr="003C0F36" w:rsidRDefault="00646AA4" w:rsidP="00646AA4">
      <w:pPr>
        <w:pStyle w:val="Paragrafoelenco"/>
        <w:numPr>
          <w:ilvl w:val="0"/>
          <w:numId w:val="1"/>
        </w:num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 xml:space="preserve">Quality of document: only reviews published in journals with Scientific Journal Ranking (SJR) higher than one were considered. This is useful to ensure high quality of the output, as previously done by other works </w:t>
      </w:r>
      <w:r w:rsidRPr="007261D8">
        <w:rPr>
          <w:rFonts w:ascii="Times New Roman" w:hAnsi="Times New Roman" w:cs="Times New Roman"/>
          <w:sz w:val="24"/>
          <w:szCs w:val="24"/>
        </w:rPr>
        <w:fldChar w:fldCharType="begin"/>
      </w:r>
      <w:r w:rsidRPr="003C0F36">
        <w:rPr>
          <w:rFonts w:ascii="Times New Roman" w:hAnsi="Times New Roman" w:cs="Times New Roman"/>
          <w:sz w:val="24"/>
          <w:szCs w:val="24"/>
          <w:lang w:val="en-US"/>
        </w:rPr>
        <w:instrText xml:space="preserve"> ADDIN ZOTERO_ITEM CSL_CITATION {"citationID":"7WVE7ouD","properties":{"formattedCitation":"(Dolgui et al., 2022; Peron et al., 2024)","plainCitation":"(Dolgui et al., 2022; Peron et al., 2024)","noteIndex":0},"citationItems":[{"id":3079,"uris":["http://zotero.org/users/13435904/items/LTC4Z3XQ"],"itemData":{"id":3079,"type":"article-journal","container-title":"International Journal of Production Research","DOI":"10.1080/00207543.2021.1990433","ISSN":"0020-7543, 1366-588X","issue":"1","journalAbbreviation":"International Journal of Production Research","language":"en","page":"184-210","source":"DOI.org (Crossref)","title":"Design and management of assembly systems 4.0: systematic literature review and research agenda","title-short":"Design and management of assembly systems 4.0","volume":"60","author":[{"family":"Dolgui","given":"Alexandre"},{"family":"Sgarbossa","given":"Fabio"},{"family":"Simonetto","given":"Marco"}],"issued":{"date-parts":[["2022",1,2]]}}},{"id":2734,"uris":["http://zotero.org/users/13435904/items/P8RLME85"],"itemData":{"id":2734,"type":"article-journal","container-title":"International Journal of Operations &amp; Production Management","note":"publisher: Emerald Publishing Limited","source":"Google Scholar","title":"Additive manufacturing in the medical sector: from an empirical investigation of challenges and opportunities toward the design of an ecosystem model","title-short":"Additive manufacturing in the medical sector","URL":"https://www.emerald.com/insight/content/doi/10.1108/IJOPM-12-2023-0948/full/html","author":[{"family":"Peron","given":"Mirco"},{"family":"Saporiti","given":"Nicolò"},{"family":"Shoeibi","given":"Majid"},{"family":"Holmström","given":"Jan"},{"family":"Salmi","given":"Mika"}],"accessed":{"date-parts":[["2024",7,15]]},"issued":{"date-parts":[["2024"]]}}}],"schema":"https://github.com/citation-style-language/schema/raw/master/csl-citation.json"} </w:instrText>
      </w:r>
      <w:r w:rsidRPr="007261D8">
        <w:rPr>
          <w:rFonts w:ascii="Times New Roman" w:hAnsi="Times New Roman" w:cs="Times New Roman"/>
          <w:sz w:val="24"/>
          <w:szCs w:val="24"/>
        </w:rPr>
        <w:fldChar w:fldCharType="separate"/>
      </w:r>
      <w:r w:rsidRPr="003C0F36">
        <w:rPr>
          <w:rFonts w:ascii="Times New Roman" w:hAnsi="Times New Roman" w:cs="Times New Roman"/>
          <w:sz w:val="24"/>
          <w:lang w:val="en-US"/>
        </w:rPr>
        <w:t>(Dolgui et al., 2022; Peron et al., 2024)</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w:t>
      </w:r>
    </w:p>
    <w:p w14:paraId="5FB1B0B2" w14:textId="77777777" w:rsidR="00646AA4" w:rsidRPr="003C0F36" w:rsidRDefault="00646AA4" w:rsidP="00646AA4">
      <w:pPr>
        <w:pStyle w:val="Paragrafoelenco"/>
        <w:numPr>
          <w:ilvl w:val="0"/>
          <w:numId w:val="1"/>
        </w:num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Accessibility: only documents with full text availability were considered.</w:t>
      </w:r>
    </w:p>
    <w:p w14:paraId="3ED48A96" w14:textId="77777777" w:rsidR="00646AA4" w:rsidRPr="003C0F36" w:rsidRDefault="00646AA4" w:rsidP="00646AA4">
      <w:pPr>
        <w:pStyle w:val="Paragrafoelenco"/>
        <w:numPr>
          <w:ilvl w:val="0"/>
          <w:numId w:val="1"/>
        </w:num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Detailed focus: only documents explicitly related to ML for PdM were considered. Moreover, given the scope of this work, only documents related to industrial plants were considered. For instance, documents related to civil engineering were excluded. Finally, only documents mentioning challenges that hinder the adoption of ML for PdM were considered.</w:t>
      </w:r>
    </w:p>
    <w:p w14:paraId="7AD561DF" w14:textId="58D681D2" w:rsidR="00646AA4" w:rsidRPr="003C0F36" w:rsidRDefault="00646AA4" w:rsidP="00646AA4">
      <w:p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 xml:space="preserve">Notably, following the suggestions from the literature </w:t>
      </w:r>
      <w:r w:rsidRPr="007261D8">
        <w:rPr>
          <w:rFonts w:ascii="Times New Roman" w:hAnsi="Times New Roman" w:cs="Times New Roman"/>
          <w:sz w:val="24"/>
          <w:szCs w:val="24"/>
        </w:rPr>
        <w:fldChar w:fldCharType="begin"/>
      </w:r>
      <w:r w:rsidRPr="003C0F36">
        <w:rPr>
          <w:rFonts w:ascii="Times New Roman" w:hAnsi="Times New Roman" w:cs="Times New Roman"/>
          <w:sz w:val="24"/>
          <w:szCs w:val="24"/>
          <w:lang w:val="en-US"/>
        </w:rPr>
        <w:instrText xml:space="preserve"> ADDIN ZOTERO_ITEM CSL_CITATION {"citationID":"uXFDKRCl","properties":{"formattedCitation":"(Seuring and Gold, 2012)","plainCitation":"(Seuring and Gold, 2012)","noteIndex":0},"citationItems":[{"id":2079,"uris":["http://zotero.org/users/13435904/items/4NHWDNMW"],"itemData":{"id":2079,"type":"article-journal","container-title":"Supply Chain Management: An International Journal","issue":"5","note":"publisher: Emerald Group Publishing Limited","page":"544–555","source":"Google Scholar","title":"Conducting content-analysis based literature reviews in supply chain management","volume":"17","author":[{"family":"Seuring","given":"Stefan"},{"family":"Gold","given":"Stefan"}],"issued":{"date-parts":[["2012"]]}}}],"schema":"https://github.com/citation-style-language/schema/raw/master/csl-citation.json"} </w:instrText>
      </w:r>
      <w:r w:rsidRPr="007261D8">
        <w:rPr>
          <w:rFonts w:ascii="Times New Roman" w:hAnsi="Times New Roman" w:cs="Times New Roman"/>
          <w:sz w:val="24"/>
          <w:szCs w:val="24"/>
        </w:rPr>
        <w:fldChar w:fldCharType="separate"/>
      </w:r>
      <w:r w:rsidRPr="003C0F36">
        <w:rPr>
          <w:rFonts w:ascii="Times New Roman" w:hAnsi="Times New Roman" w:cs="Times New Roman"/>
          <w:sz w:val="24"/>
          <w:lang w:val="en-US"/>
        </w:rPr>
        <w:t>(Seuring and Gold, 2012)</w:t>
      </w:r>
      <w:r w:rsidRPr="007261D8">
        <w:rPr>
          <w:rFonts w:ascii="Times New Roman" w:hAnsi="Times New Roman" w:cs="Times New Roman"/>
          <w:sz w:val="24"/>
          <w:szCs w:val="24"/>
        </w:rPr>
        <w:fldChar w:fldCharType="end"/>
      </w:r>
      <w:r w:rsidRPr="003C0F36">
        <w:rPr>
          <w:rFonts w:ascii="Times New Roman" w:hAnsi="Times New Roman" w:cs="Times New Roman"/>
          <w:sz w:val="24"/>
          <w:szCs w:val="24"/>
          <w:lang w:val="en-US"/>
        </w:rPr>
        <w:t>, (iv) was performed by two distinct authors to assure a high level of reliability and reduce the subjectivity. This resulted in a total of 67 documents. Finally, the same two authors performed full text screening of these documents to confirm their relevance, resulting in a total of 29 documents. The document selection process is schematically summarized in Figure B1.</w:t>
      </w:r>
    </w:p>
    <w:p w14:paraId="6718AFDB" w14:textId="72CA5062" w:rsidR="00646AA4" w:rsidRPr="007261D8" w:rsidRDefault="00646AA4" w:rsidP="00646AA4">
      <w:pPr>
        <w:keepNext/>
        <w:spacing w:line="360" w:lineRule="auto"/>
        <w:jc w:val="center"/>
      </w:pPr>
      <w:r>
        <w:rPr>
          <w:noProof/>
        </w:rPr>
        <w:lastRenderedPageBreak/>
        <w:drawing>
          <wp:inline distT="0" distB="0" distL="0" distR="0" wp14:anchorId="567AC100" wp14:editId="3E4B1184">
            <wp:extent cx="4700270" cy="3710855"/>
            <wp:effectExtent l="0" t="0" r="5080" b="4445"/>
            <wp:docPr id="687187869"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706404" cy="3715698"/>
                    </a:xfrm>
                    <a:prstGeom prst="rect">
                      <a:avLst/>
                    </a:prstGeom>
                    <a:noFill/>
                  </pic:spPr>
                </pic:pic>
              </a:graphicData>
            </a:graphic>
          </wp:inline>
        </w:drawing>
      </w:r>
    </w:p>
    <w:p w14:paraId="391F4A89" w14:textId="77777777" w:rsidR="00646AA4" w:rsidRPr="003C0F36" w:rsidRDefault="00646AA4" w:rsidP="00646AA4">
      <w:pPr>
        <w:pStyle w:val="Didascalia"/>
        <w:jc w:val="center"/>
        <w:rPr>
          <w:rFonts w:ascii="Times New Roman" w:hAnsi="Times New Roman" w:cs="Times New Roman"/>
          <w:sz w:val="28"/>
          <w:szCs w:val="28"/>
          <w:lang w:val="en-US"/>
        </w:rPr>
      </w:pPr>
      <w:r w:rsidRPr="003C0F36">
        <w:rPr>
          <w:rFonts w:ascii="Times New Roman" w:hAnsi="Times New Roman" w:cs="Times New Roman"/>
          <w:b/>
          <w:bCs/>
          <w:i w:val="0"/>
          <w:iCs w:val="0"/>
          <w:color w:val="auto"/>
          <w:sz w:val="20"/>
          <w:szCs w:val="20"/>
          <w:lang w:val="en-US"/>
        </w:rPr>
        <w:t xml:space="preserve">Figure </w:t>
      </w:r>
      <w:r w:rsidRPr="007261D8">
        <w:rPr>
          <w:rFonts w:ascii="Times New Roman" w:hAnsi="Times New Roman" w:cs="Times New Roman"/>
          <w:b/>
          <w:bCs/>
          <w:i w:val="0"/>
          <w:iCs w:val="0"/>
          <w:color w:val="auto"/>
          <w:sz w:val="20"/>
          <w:szCs w:val="20"/>
        </w:rPr>
        <w:fldChar w:fldCharType="begin"/>
      </w:r>
      <w:r w:rsidRPr="003C0F36">
        <w:rPr>
          <w:rFonts w:ascii="Times New Roman" w:hAnsi="Times New Roman" w:cs="Times New Roman"/>
          <w:b/>
          <w:bCs/>
          <w:i w:val="0"/>
          <w:iCs w:val="0"/>
          <w:color w:val="auto"/>
          <w:sz w:val="20"/>
          <w:szCs w:val="20"/>
          <w:lang w:val="en-US"/>
        </w:rPr>
        <w:instrText xml:space="preserve"> SEQ Figure \* ARABIC </w:instrText>
      </w:r>
      <w:r w:rsidRPr="007261D8">
        <w:rPr>
          <w:rFonts w:ascii="Times New Roman" w:hAnsi="Times New Roman" w:cs="Times New Roman"/>
          <w:b/>
          <w:bCs/>
          <w:i w:val="0"/>
          <w:iCs w:val="0"/>
          <w:color w:val="auto"/>
          <w:sz w:val="20"/>
          <w:szCs w:val="20"/>
        </w:rPr>
        <w:fldChar w:fldCharType="separate"/>
      </w:r>
      <w:r w:rsidRPr="003C0F36">
        <w:rPr>
          <w:rFonts w:ascii="Times New Roman" w:hAnsi="Times New Roman" w:cs="Times New Roman"/>
          <w:b/>
          <w:bCs/>
          <w:i w:val="0"/>
          <w:iCs w:val="0"/>
          <w:color w:val="auto"/>
          <w:sz w:val="20"/>
          <w:szCs w:val="20"/>
          <w:lang w:val="en-US"/>
        </w:rPr>
        <w:t>2</w:t>
      </w:r>
      <w:r w:rsidRPr="007261D8">
        <w:rPr>
          <w:rFonts w:ascii="Times New Roman" w:hAnsi="Times New Roman" w:cs="Times New Roman"/>
          <w:b/>
          <w:bCs/>
          <w:i w:val="0"/>
          <w:iCs w:val="0"/>
          <w:color w:val="auto"/>
          <w:sz w:val="20"/>
          <w:szCs w:val="20"/>
        </w:rPr>
        <w:fldChar w:fldCharType="end"/>
      </w:r>
      <w:r w:rsidRPr="003C0F36">
        <w:rPr>
          <w:rFonts w:ascii="Times New Roman" w:hAnsi="Times New Roman" w:cs="Times New Roman"/>
          <w:i w:val="0"/>
          <w:iCs w:val="0"/>
          <w:color w:val="auto"/>
          <w:sz w:val="20"/>
          <w:szCs w:val="20"/>
          <w:lang w:val="en-US"/>
        </w:rPr>
        <w:t>: PRISMA scheme of the conducted SLR</w:t>
      </w:r>
    </w:p>
    <w:p w14:paraId="007B4BC8" w14:textId="77777777" w:rsidR="00646AA4" w:rsidRPr="003C0F36" w:rsidRDefault="00646AA4" w:rsidP="00646AA4">
      <w:pPr>
        <w:spacing w:line="360" w:lineRule="auto"/>
        <w:jc w:val="both"/>
        <w:rPr>
          <w:rFonts w:ascii="Times New Roman" w:hAnsi="Times New Roman" w:cs="Times New Roman"/>
          <w:i/>
          <w:iCs/>
          <w:sz w:val="24"/>
          <w:szCs w:val="24"/>
          <w:lang w:val="en-US"/>
        </w:rPr>
      </w:pPr>
      <w:r w:rsidRPr="003C0F36">
        <w:rPr>
          <w:rFonts w:ascii="Times New Roman" w:hAnsi="Times New Roman" w:cs="Times New Roman"/>
          <w:i/>
          <w:iCs/>
          <w:sz w:val="24"/>
          <w:szCs w:val="24"/>
          <w:lang w:val="en-US"/>
        </w:rPr>
        <w:t>Step 3 – Reporting and dissemination</w:t>
      </w:r>
    </w:p>
    <w:p w14:paraId="1516DB40" w14:textId="64420A3A" w:rsidR="00646AA4" w:rsidRPr="003C0F36" w:rsidRDefault="00646AA4" w:rsidP="00646AA4">
      <w:pPr>
        <w:spacing w:line="360" w:lineRule="auto"/>
        <w:jc w:val="both"/>
        <w:rPr>
          <w:rFonts w:ascii="Times New Roman" w:hAnsi="Times New Roman" w:cs="Times New Roman"/>
          <w:sz w:val="24"/>
          <w:szCs w:val="24"/>
          <w:lang w:val="en-US"/>
        </w:rPr>
      </w:pPr>
      <w:r w:rsidRPr="003C0F36">
        <w:rPr>
          <w:rFonts w:ascii="Times New Roman" w:hAnsi="Times New Roman" w:cs="Times New Roman"/>
          <w:sz w:val="24"/>
          <w:szCs w:val="24"/>
          <w:lang w:val="en-US"/>
        </w:rPr>
        <w:t>Finally, the third step of the SLR is carried out. Notably, given the aim of this work, the descriptive analysis was not performed. The ‘reporting and dissemination’ step, hence, consisted only of the content analysis of the 29 remaining documents, from which it was possible to identify the challenges hindering the adoption of ML for PdM and to define the corresponding propositions to be used in the Delphi study. Notably, Appendix D reports for each of the 29 papers which are the discussed challenges.</w:t>
      </w:r>
    </w:p>
    <w:p w14:paraId="1200D814" w14:textId="24EBB02A" w:rsidR="00FD0D17" w:rsidRDefault="003C0F36">
      <w:pPr>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4759F145" w14:textId="77777777" w:rsidR="00AB3DD5" w:rsidRPr="00AB3DD5" w:rsidRDefault="003C0F36" w:rsidP="00AB3DD5">
      <w:pPr>
        <w:pStyle w:val="Bibliografia"/>
        <w:rPr>
          <w:rFonts w:ascii="Times New Roman" w:hAnsi="Times New Roman" w:cs="Times New Roman"/>
          <w:sz w:val="24"/>
          <w:lang w:val="en-US"/>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00AB3DD5" w:rsidRPr="00AB3DD5">
        <w:rPr>
          <w:rFonts w:ascii="Times New Roman" w:hAnsi="Times New Roman" w:cs="Times New Roman"/>
          <w:sz w:val="24"/>
          <w:lang w:val="en-US"/>
        </w:rPr>
        <w:t>Ahi, P., Searcy, C., 2015. Measuring social issues in sustainable supply chains. Measuring Business Excellence 19, 33–45.</w:t>
      </w:r>
    </w:p>
    <w:p w14:paraId="6089BBA8" w14:textId="77777777" w:rsidR="00AB3DD5" w:rsidRPr="00AB3DD5" w:rsidRDefault="00AB3DD5" w:rsidP="00AB3DD5">
      <w:pPr>
        <w:pStyle w:val="Bibliografia"/>
        <w:rPr>
          <w:rFonts w:ascii="Times New Roman" w:hAnsi="Times New Roman" w:cs="Times New Roman"/>
          <w:sz w:val="24"/>
          <w:lang w:val="en-US"/>
        </w:rPr>
      </w:pPr>
      <w:r w:rsidRPr="00AB3DD5">
        <w:rPr>
          <w:rFonts w:ascii="Times New Roman" w:hAnsi="Times New Roman" w:cs="Times New Roman"/>
          <w:sz w:val="24"/>
          <w:lang w:val="en-US"/>
        </w:rPr>
        <w:t>Amrutha, V.N., Geetha, S.N., 2020. A systematic review on green human resource management: Implications for social sustainability. Journal of Cleaner production 247, 119131.</w:t>
      </w:r>
    </w:p>
    <w:p w14:paraId="1EF102D6" w14:textId="77777777" w:rsidR="00AB3DD5" w:rsidRPr="00AB3DD5" w:rsidRDefault="00AB3DD5" w:rsidP="00AB3DD5">
      <w:pPr>
        <w:pStyle w:val="Bibliografia"/>
        <w:rPr>
          <w:rFonts w:ascii="Times New Roman" w:hAnsi="Times New Roman" w:cs="Times New Roman"/>
          <w:sz w:val="24"/>
          <w:lang w:val="en-US"/>
        </w:rPr>
      </w:pPr>
      <w:r w:rsidRPr="00AB3DD5">
        <w:rPr>
          <w:rFonts w:ascii="Times New Roman" w:hAnsi="Times New Roman" w:cs="Times New Roman"/>
          <w:sz w:val="24"/>
          <w:lang w:val="en-US"/>
        </w:rPr>
        <w:t>Dolgui, A., Sgarbossa, F., Simonetto, M., 2022. Design and management of assembly systems 4.0: systematic literature review and research agenda. International Journal of Production Research 60, 184–210. https://doi.org/10.1080/00207543.2021.1990433</w:t>
      </w:r>
    </w:p>
    <w:p w14:paraId="1F068750" w14:textId="77777777" w:rsidR="00AB3DD5" w:rsidRPr="00AB3DD5" w:rsidRDefault="00AB3DD5" w:rsidP="00AB3DD5">
      <w:pPr>
        <w:pStyle w:val="Bibliografia"/>
        <w:rPr>
          <w:rFonts w:ascii="Times New Roman" w:hAnsi="Times New Roman" w:cs="Times New Roman"/>
          <w:sz w:val="24"/>
          <w:lang w:val="en-US"/>
        </w:rPr>
      </w:pPr>
      <w:r w:rsidRPr="00AB3DD5">
        <w:rPr>
          <w:rFonts w:ascii="Times New Roman" w:hAnsi="Times New Roman" w:cs="Times New Roman"/>
          <w:sz w:val="24"/>
          <w:lang w:val="en-US"/>
        </w:rPr>
        <w:t>Loureiro, S.M.C., Guerreiro, J., Tussyadiah, I., 2021. Artificial intelligence in business: State of the art and future research agenda. Journal of business research 129, 911–926.</w:t>
      </w:r>
    </w:p>
    <w:p w14:paraId="5881CB0C" w14:textId="77777777" w:rsidR="00AB3DD5" w:rsidRPr="00AB3DD5" w:rsidRDefault="00AB3DD5" w:rsidP="00AB3DD5">
      <w:pPr>
        <w:pStyle w:val="Bibliografia"/>
        <w:rPr>
          <w:rFonts w:ascii="Times New Roman" w:hAnsi="Times New Roman" w:cs="Times New Roman"/>
          <w:sz w:val="24"/>
          <w:lang w:val="en-US"/>
        </w:rPr>
      </w:pPr>
      <w:r w:rsidRPr="00AB3DD5">
        <w:rPr>
          <w:rFonts w:ascii="Times New Roman" w:hAnsi="Times New Roman" w:cs="Times New Roman"/>
          <w:sz w:val="24"/>
          <w:lang w:val="en-US"/>
        </w:rPr>
        <w:t>Mancusi, F., Fruggiero, F., Pham, D.T., 2024. The Remanu-Leasing Model Towards a Convenient and Sustainable Product Circularity, in: Fera, M., Caterino, M., Macchiaroli, R., Pham, D.T. (Eds.), Advances in Remanufacturing, Lecture Notes in Mechanical Engineering. Springer Nature Switzerland, Cham, pp. 377–387. https://doi.org/10.1007/978-3-031-52649-7_30</w:t>
      </w:r>
    </w:p>
    <w:p w14:paraId="0657740A" w14:textId="77777777" w:rsidR="00AB3DD5" w:rsidRPr="00AB3DD5" w:rsidRDefault="00AB3DD5" w:rsidP="00AB3DD5">
      <w:pPr>
        <w:pStyle w:val="Bibliografia"/>
        <w:rPr>
          <w:rFonts w:ascii="Times New Roman" w:hAnsi="Times New Roman" w:cs="Times New Roman"/>
          <w:sz w:val="24"/>
          <w:lang w:val="en-US"/>
        </w:rPr>
      </w:pPr>
      <w:r w:rsidRPr="00AB3DD5">
        <w:rPr>
          <w:rFonts w:ascii="Times New Roman" w:hAnsi="Times New Roman" w:cs="Times New Roman"/>
          <w:sz w:val="24"/>
          <w:lang w:val="en-US"/>
        </w:rPr>
        <w:lastRenderedPageBreak/>
        <w:t>Moher, D., Liberati, A., Tetzlaff, J., Altman, D.G., Group, P., 2010. Preferred reporting items for systematic reviews and meta-analyses: the PRISMA statement. International journal of surgery 8, 336–341.</w:t>
      </w:r>
    </w:p>
    <w:p w14:paraId="640B4D97" w14:textId="77777777" w:rsidR="00AB3DD5" w:rsidRPr="00AB3DD5" w:rsidRDefault="00AB3DD5" w:rsidP="00AB3DD5">
      <w:pPr>
        <w:pStyle w:val="Bibliografia"/>
        <w:rPr>
          <w:rFonts w:ascii="Times New Roman" w:hAnsi="Times New Roman" w:cs="Times New Roman"/>
          <w:sz w:val="24"/>
          <w:lang w:val="en-US"/>
        </w:rPr>
      </w:pPr>
      <w:r w:rsidRPr="00AB3DD5">
        <w:rPr>
          <w:rFonts w:ascii="Times New Roman" w:hAnsi="Times New Roman" w:cs="Times New Roman"/>
          <w:sz w:val="24"/>
          <w:lang w:val="en-US"/>
        </w:rPr>
        <w:t>Peron, M., Arena, S., Micheli, G.J.L., Sgarbossa, F., 2022. A decision support system for designing win–win interventions impacting occupational safety and operational performance in ageing workforce contexts. Safety science 147, 105598.</w:t>
      </w:r>
    </w:p>
    <w:p w14:paraId="20AC8F45" w14:textId="77777777" w:rsidR="00AB3DD5" w:rsidRPr="00AB3DD5" w:rsidRDefault="00AB3DD5" w:rsidP="00AB3DD5">
      <w:pPr>
        <w:pStyle w:val="Bibliografia"/>
        <w:rPr>
          <w:rFonts w:ascii="Times New Roman" w:hAnsi="Times New Roman" w:cs="Times New Roman"/>
          <w:sz w:val="24"/>
          <w:lang w:val="en-US"/>
        </w:rPr>
      </w:pPr>
      <w:r w:rsidRPr="00AB3DD5">
        <w:rPr>
          <w:rFonts w:ascii="Times New Roman" w:hAnsi="Times New Roman" w:cs="Times New Roman"/>
          <w:sz w:val="24"/>
          <w:lang w:val="en-US"/>
        </w:rPr>
        <w:t>Peron, M., Saporiti, N., Shoeibi, M., Holmström, J., Salmi, M., 2024. Additive manufacturing in the medical sector: from an empirical investigation of challenges and opportunities toward the design of an ecosystem model. International Journal of Operations &amp; Production Management.</w:t>
      </w:r>
    </w:p>
    <w:p w14:paraId="170115BF" w14:textId="77777777" w:rsidR="00AB3DD5" w:rsidRPr="00AB3DD5" w:rsidRDefault="00AB3DD5" w:rsidP="00AB3DD5">
      <w:pPr>
        <w:pStyle w:val="Bibliografia"/>
        <w:rPr>
          <w:rFonts w:ascii="Times New Roman" w:hAnsi="Times New Roman" w:cs="Times New Roman"/>
          <w:sz w:val="24"/>
          <w:lang w:val="en-US"/>
        </w:rPr>
      </w:pPr>
      <w:r w:rsidRPr="00AB3DD5">
        <w:rPr>
          <w:rFonts w:ascii="Times New Roman" w:hAnsi="Times New Roman" w:cs="Times New Roman"/>
          <w:sz w:val="24"/>
          <w:lang w:val="en-US"/>
        </w:rPr>
        <w:t>Prajapati, A., Bechtel, J., Ganesan, S., 2012. Condition based maintenance: a survey. Journal of Quality in Maintenance Engineering 18, 384–400.</w:t>
      </w:r>
    </w:p>
    <w:p w14:paraId="1FAC0566" w14:textId="77777777" w:rsidR="00AB3DD5" w:rsidRPr="00AB3DD5" w:rsidRDefault="00AB3DD5" w:rsidP="00AB3DD5">
      <w:pPr>
        <w:pStyle w:val="Bibliografia"/>
        <w:rPr>
          <w:rFonts w:ascii="Times New Roman" w:hAnsi="Times New Roman" w:cs="Times New Roman"/>
          <w:sz w:val="24"/>
          <w:lang w:val="en-US"/>
        </w:rPr>
      </w:pPr>
      <w:r w:rsidRPr="00AB3DD5">
        <w:rPr>
          <w:rFonts w:ascii="Times New Roman" w:hAnsi="Times New Roman" w:cs="Times New Roman"/>
          <w:sz w:val="24"/>
          <w:lang w:val="en-US"/>
        </w:rPr>
        <w:t>Saihi, A., Ben-Daya, M., As’ ad, R., 2022. Underpinning success factors of maintenance digital transformation: A hybrid reactive Delphi approach. International Journal of Production Economics 108701.</w:t>
      </w:r>
    </w:p>
    <w:p w14:paraId="2557D8B2" w14:textId="77777777" w:rsidR="00AB3DD5" w:rsidRPr="00AB3DD5" w:rsidRDefault="00AB3DD5" w:rsidP="00AB3DD5">
      <w:pPr>
        <w:pStyle w:val="Bibliografia"/>
        <w:rPr>
          <w:rFonts w:ascii="Times New Roman" w:hAnsi="Times New Roman" w:cs="Times New Roman"/>
          <w:sz w:val="24"/>
          <w:lang w:val="en-US"/>
        </w:rPr>
      </w:pPr>
      <w:r w:rsidRPr="00AB3DD5">
        <w:rPr>
          <w:rFonts w:ascii="Times New Roman" w:hAnsi="Times New Roman" w:cs="Times New Roman"/>
          <w:sz w:val="24"/>
          <w:lang w:val="en-US"/>
        </w:rPr>
        <w:t>Seuring, S., Gold, S., 2012. Conducting content-analysis based literature reviews in supply chain management. Supply Chain Management: An International Journal 17, 544–555.</w:t>
      </w:r>
    </w:p>
    <w:p w14:paraId="3620F8CF" w14:textId="77777777" w:rsidR="00AB3DD5" w:rsidRPr="00AB3DD5" w:rsidRDefault="00AB3DD5" w:rsidP="00AB3DD5">
      <w:pPr>
        <w:pStyle w:val="Bibliografia"/>
        <w:rPr>
          <w:rFonts w:ascii="Times New Roman" w:hAnsi="Times New Roman" w:cs="Times New Roman"/>
          <w:sz w:val="24"/>
          <w:lang w:val="en-US"/>
        </w:rPr>
      </w:pPr>
      <w:r w:rsidRPr="00AB3DD5">
        <w:rPr>
          <w:rFonts w:ascii="Times New Roman" w:hAnsi="Times New Roman" w:cs="Times New Roman"/>
          <w:sz w:val="24"/>
          <w:lang w:val="en-US"/>
        </w:rPr>
        <w:t>Sudusinghe, J.I., Seuring, S., 2022. Supply chain collaboration and sustainability performance in circular economy: A systematic literature review. International Journal of Production Economics 245, 108402.</w:t>
      </w:r>
    </w:p>
    <w:p w14:paraId="29F5F65E" w14:textId="77777777" w:rsidR="00AB3DD5" w:rsidRPr="00AB3DD5" w:rsidRDefault="00AB3DD5" w:rsidP="00AB3DD5">
      <w:pPr>
        <w:pStyle w:val="Bibliografia"/>
        <w:rPr>
          <w:rFonts w:ascii="Times New Roman" w:hAnsi="Times New Roman" w:cs="Times New Roman"/>
          <w:sz w:val="24"/>
        </w:rPr>
      </w:pPr>
      <w:r w:rsidRPr="00AB3DD5">
        <w:rPr>
          <w:rFonts w:ascii="Times New Roman" w:hAnsi="Times New Roman" w:cs="Times New Roman"/>
          <w:sz w:val="24"/>
          <w:lang w:val="en-US"/>
        </w:rPr>
        <w:t xml:space="preserve">Tranfield, D., Denyer, D., Smart, P., 2003. Towards a Methodology for Developing Evidence‐Informed Management Knowledge by Means of Systematic Review. </w:t>
      </w:r>
      <w:r w:rsidRPr="00AB3DD5">
        <w:rPr>
          <w:rFonts w:ascii="Times New Roman" w:hAnsi="Times New Roman" w:cs="Times New Roman"/>
          <w:sz w:val="24"/>
        </w:rPr>
        <w:t>British J of Management 14, 207–222. https://doi.org/10.1111/1467-8551.00375</w:t>
      </w:r>
    </w:p>
    <w:p w14:paraId="13446E01" w14:textId="01522CB7" w:rsidR="003C0F36" w:rsidRPr="003C0F36" w:rsidRDefault="003C0F36" w:rsidP="003C0F36">
      <w:pPr>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3C0F36" w:rsidRPr="003C0F36">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9D166B"/>
    <w:multiLevelType w:val="hybridMultilevel"/>
    <w:tmpl w:val="2EFCED1A"/>
    <w:lvl w:ilvl="0" w:tplc="0410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964953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Y2tTA3MLU0tjA2MzNT0lEKTi0uzszPAykwNKwFAGBC1IstAAAA"/>
  </w:docVars>
  <w:rsids>
    <w:rsidRoot w:val="00FD0D17"/>
    <w:rsid w:val="0002253A"/>
    <w:rsid w:val="000F2373"/>
    <w:rsid w:val="00126617"/>
    <w:rsid w:val="001448F8"/>
    <w:rsid w:val="00185E38"/>
    <w:rsid w:val="001D3ED9"/>
    <w:rsid w:val="00201D7D"/>
    <w:rsid w:val="00242421"/>
    <w:rsid w:val="00243772"/>
    <w:rsid w:val="002500DD"/>
    <w:rsid w:val="002611AC"/>
    <w:rsid w:val="002652EA"/>
    <w:rsid w:val="00295180"/>
    <w:rsid w:val="002B7775"/>
    <w:rsid w:val="00354F53"/>
    <w:rsid w:val="00355D1A"/>
    <w:rsid w:val="003B2608"/>
    <w:rsid w:val="003C0F36"/>
    <w:rsid w:val="003C5221"/>
    <w:rsid w:val="003E1B2B"/>
    <w:rsid w:val="003E48CA"/>
    <w:rsid w:val="004C4953"/>
    <w:rsid w:val="004D5C6E"/>
    <w:rsid w:val="004E62C6"/>
    <w:rsid w:val="00521881"/>
    <w:rsid w:val="00555E3C"/>
    <w:rsid w:val="005631EA"/>
    <w:rsid w:val="00570D6C"/>
    <w:rsid w:val="005A75E9"/>
    <w:rsid w:val="005D4AE5"/>
    <w:rsid w:val="005F08AC"/>
    <w:rsid w:val="005F13BF"/>
    <w:rsid w:val="00646AA4"/>
    <w:rsid w:val="00647958"/>
    <w:rsid w:val="006560F1"/>
    <w:rsid w:val="006601D1"/>
    <w:rsid w:val="00686669"/>
    <w:rsid w:val="00686D66"/>
    <w:rsid w:val="00687CD3"/>
    <w:rsid w:val="0069586D"/>
    <w:rsid w:val="006A38DC"/>
    <w:rsid w:val="006C4E66"/>
    <w:rsid w:val="0073502F"/>
    <w:rsid w:val="00773FFE"/>
    <w:rsid w:val="007A2553"/>
    <w:rsid w:val="007E33BD"/>
    <w:rsid w:val="00892F84"/>
    <w:rsid w:val="009439C1"/>
    <w:rsid w:val="00965D74"/>
    <w:rsid w:val="00982508"/>
    <w:rsid w:val="009C4A26"/>
    <w:rsid w:val="00A51A58"/>
    <w:rsid w:val="00AA1FD9"/>
    <w:rsid w:val="00AB3DD5"/>
    <w:rsid w:val="00B36046"/>
    <w:rsid w:val="00B551B8"/>
    <w:rsid w:val="00B56876"/>
    <w:rsid w:val="00B6197C"/>
    <w:rsid w:val="00BF2437"/>
    <w:rsid w:val="00BF7666"/>
    <w:rsid w:val="00C06FE8"/>
    <w:rsid w:val="00C36237"/>
    <w:rsid w:val="00C41722"/>
    <w:rsid w:val="00CD5A69"/>
    <w:rsid w:val="00D16167"/>
    <w:rsid w:val="00D174CA"/>
    <w:rsid w:val="00D41C0A"/>
    <w:rsid w:val="00DA7DCA"/>
    <w:rsid w:val="00DE6C8C"/>
    <w:rsid w:val="00E77834"/>
    <w:rsid w:val="00EA0E88"/>
    <w:rsid w:val="00EA5A7F"/>
    <w:rsid w:val="00EB4CD7"/>
    <w:rsid w:val="00EB54AF"/>
    <w:rsid w:val="00EB6312"/>
    <w:rsid w:val="00F00778"/>
    <w:rsid w:val="00F02237"/>
    <w:rsid w:val="00F32A5A"/>
    <w:rsid w:val="00F654B3"/>
    <w:rsid w:val="00FD0D17"/>
    <w:rsid w:val="00FD4C4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08E23"/>
  <w15:chartTrackingRefBased/>
  <w15:docId w15:val="{64BE34D4-DFAE-446A-9E08-C53480B0C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FD0D1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FD0D1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FD0D17"/>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FD0D17"/>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FD0D17"/>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FD0D17"/>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FD0D17"/>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FD0D17"/>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FD0D17"/>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FD0D17"/>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FD0D17"/>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FD0D17"/>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FD0D17"/>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FD0D17"/>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FD0D17"/>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FD0D17"/>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FD0D17"/>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FD0D17"/>
    <w:rPr>
      <w:rFonts w:eastAsiaTheme="majorEastAsia" w:cstheme="majorBidi"/>
      <w:color w:val="272727" w:themeColor="text1" w:themeTint="D8"/>
    </w:rPr>
  </w:style>
  <w:style w:type="paragraph" w:styleId="Titolo">
    <w:name w:val="Title"/>
    <w:basedOn w:val="Normale"/>
    <w:next w:val="Normale"/>
    <w:link w:val="TitoloCarattere"/>
    <w:uiPriority w:val="10"/>
    <w:qFormat/>
    <w:rsid w:val="00FD0D1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FD0D17"/>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FD0D17"/>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FD0D17"/>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FD0D17"/>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FD0D17"/>
    <w:rPr>
      <w:i/>
      <w:iCs/>
      <w:color w:val="404040" w:themeColor="text1" w:themeTint="BF"/>
    </w:rPr>
  </w:style>
  <w:style w:type="paragraph" w:styleId="Paragrafoelenco">
    <w:name w:val="List Paragraph"/>
    <w:basedOn w:val="Normale"/>
    <w:uiPriority w:val="34"/>
    <w:qFormat/>
    <w:rsid w:val="00FD0D17"/>
    <w:pPr>
      <w:ind w:left="720"/>
      <w:contextualSpacing/>
    </w:pPr>
  </w:style>
  <w:style w:type="character" w:styleId="Enfasiintensa">
    <w:name w:val="Intense Emphasis"/>
    <w:basedOn w:val="Carpredefinitoparagrafo"/>
    <w:uiPriority w:val="21"/>
    <w:qFormat/>
    <w:rsid w:val="00FD0D17"/>
    <w:rPr>
      <w:i/>
      <w:iCs/>
      <w:color w:val="0F4761" w:themeColor="accent1" w:themeShade="BF"/>
    </w:rPr>
  </w:style>
  <w:style w:type="paragraph" w:styleId="Citazioneintensa">
    <w:name w:val="Intense Quote"/>
    <w:basedOn w:val="Normale"/>
    <w:next w:val="Normale"/>
    <w:link w:val="CitazioneintensaCarattere"/>
    <w:uiPriority w:val="30"/>
    <w:qFormat/>
    <w:rsid w:val="00FD0D1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FD0D17"/>
    <w:rPr>
      <w:i/>
      <w:iCs/>
      <w:color w:val="0F4761" w:themeColor="accent1" w:themeShade="BF"/>
    </w:rPr>
  </w:style>
  <w:style w:type="character" w:styleId="Riferimentointenso">
    <w:name w:val="Intense Reference"/>
    <w:basedOn w:val="Carpredefinitoparagrafo"/>
    <w:uiPriority w:val="32"/>
    <w:qFormat/>
    <w:rsid w:val="00FD0D17"/>
    <w:rPr>
      <w:b/>
      <w:bCs/>
      <w:smallCaps/>
      <w:color w:val="0F4761" w:themeColor="accent1" w:themeShade="BF"/>
      <w:spacing w:val="5"/>
    </w:rPr>
  </w:style>
  <w:style w:type="paragraph" w:styleId="Bibliografia">
    <w:name w:val="Bibliography"/>
    <w:basedOn w:val="Normale"/>
    <w:next w:val="Normale"/>
    <w:uiPriority w:val="37"/>
    <w:unhideWhenUsed/>
    <w:rsid w:val="005F08AC"/>
    <w:pPr>
      <w:spacing w:after="0" w:line="240" w:lineRule="auto"/>
      <w:ind w:left="720" w:hanging="720"/>
    </w:pPr>
  </w:style>
  <w:style w:type="character" w:styleId="Rimandocommento">
    <w:name w:val="annotation reference"/>
    <w:basedOn w:val="Carpredefinitoparagrafo"/>
    <w:uiPriority w:val="99"/>
    <w:semiHidden/>
    <w:unhideWhenUsed/>
    <w:rsid w:val="00B551B8"/>
    <w:rPr>
      <w:sz w:val="16"/>
      <w:szCs w:val="16"/>
    </w:rPr>
  </w:style>
  <w:style w:type="paragraph" w:styleId="Testocommento">
    <w:name w:val="annotation text"/>
    <w:basedOn w:val="Normale"/>
    <w:link w:val="TestocommentoCarattere"/>
    <w:uiPriority w:val="99"/>
    <w:unhideWhenUsed/>
    <w:rsid w:val="00B551B8"/>
    <w:pPr>
      <w:spacing w:line="240" w:lineRule="auto"/>
    </w:pPr>
    <w:rPr>
      <w:sz w:val="20"/>
      <w:szCs w:val="20"/>
    </w:rPr>
  </w:style>
  <w:style w:type="character" w:customStyle="1" w:styleId="TestocommentoCarattere">
    <w:name w:val="Testo commento Carattere"/>
    <w:basedOn w:val="Carpredefinitoparagrafo"/>
    <w:link w:val="Testocommento"/>
    <w:uiPriority w:val="99"/>
    <w:rsid w:val="00B551B8"/>
    <w:rPr>
      <w:sz w:val="20"/>
      <w:szCs w:val="20"/>
    </w:rPr>
  </w:style>
  <w:style w:type="paragraph" w:styleId="Soggettocommento">
    <w:name w:val="annotation subject"/>
    <w:basedOn w:val="Testocommento"/>
    <w:next w:val="Testocommento"/>
    <w:link w:val="SoggettocommentoCarattere"/>
    <w:uiPriority w:val="99"/>
    <w:semiHidden/>
    <w:unhideWhenUsed/>
    <w:rsid w:val="00B551B8"/>
    <w:rPr>
      <w:b/>
      <w:bCs/>
    </w:rPr>
  </w:style>
  <w:style w:type="character" w:customStyle="1" w:styleId="SoggettocommentoCarattere">
    <w:name w:val="Soggetto commento Carattere"/>
    <w:basedOn w:val="TestocommentoCarattere"/>
    <w:link w:val="Soggettocommento"/>
    <w:uiPriority w:val="99"/>
    <w:semiHidden/>
    <w:rsid w:val="00B551B8"/>
    <w:rPr>
      <w:b/>
      <w:bCs/>
      <w:sz w:val="20"/>
      <w:szCs w:val="20"/>
    </w:rPr>
  </w:style>
  <w:style w:type="paragraph" w:styleId="Didascalia">
    <w:name w:val="caption"/>
    <w:basedOn w:val="Normale"/>
    <w:next w:val="Normale"/>
    <w:uiPriority w:val="35"/>
    <w:unhideWhenUsed/>
    <w:qFormat/>
    <w:rsid w:val="00773FFE"/>
    <w:pPr>
      <w:spacing w:after="200" w:line="240" w:lineRule="auto"/>
    </w:pPr>
    <w:rPr>
      <w:i/>
      <w:iCs/>
      <w:color w:val="0E2841" w:themeColor="text2"/>
      <w:sz w:val="18"/>
      <w:szCs w:val="18"/>
    </w:rPr>
  </w:style>
  <w:style w:type="table" w:styleId="Grigliatabella">
    <w:name w:val="Table Grid"/>
    <w:basedOn w:val="Tabellanormale"/>
    <w:uiPriority w:val="39"/>
    <w:rsid w:val="00646AA4"/>
    <w:pPr>
      <w:spacing w:after="0" w:line="240" w:lineRule="auto"/>
    </w:pPr>
    <w:rPr>
      <w:rFonts w:eastAsiaTheme="minorEastAsia"/>
      <w:kern w:val="0"/>
      <w:lang w:val="nb-NO"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fumetto">
    <w:name w:val="Balloon Text"/>
    <w:basedOn w:val="Normale"/>
    <w:link w:val="TestofumettoCarattere"/>
    <w:uiPriority w:val="99"/>
    <w:semiHidden/>
    <w:unhideWhenUsed/>
    <w:rsid w:val="00646AA4"/>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46AA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33801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4</Pages>
  <Words>3325</Words>
  <Characters>18956</Characters>
  <Application>Microsoft Office Word</Application>
  <DocSecurity>0</DocSecurity>
  <Lines>157</Lines>
  <Paragraphs>4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2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Leoni</dc:creator>
  <cp:keywords/>
  <dc:description/>
  <cp:lastModifiedBy>Leonardo Leoni</cp:lastModifiedBy>
  <cp:revision>7</cp:revision>
  <dcterms:created xsi:type="dcterms:W3CDTF">2024-12-04T08:46:00Z</dcterms:created>
  <dcterms:modified xsi:type="dcterms:W3CDTF">2024-12-06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G6C93shV"/&gt;&lt;style id="http://www.zotero.org/styles/elsevier-harvard" hasBibliography="1" bibliographyStyleHasBeenSet="1"/&gt;&lt;prefs&gt;&lt;pref name="fieldType" value="Field"/&gt;&lt;/prefs&gt;&lt;/data&gt;</vt:lpwstr>
  </property>
</Properties>
</file>